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4BFA550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4B0B7D75"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647FA7C1"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6443F2C7"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595BD625" w:rsidR="00D70086" w:rsidRDefault="00744C5E" w:rsidP="005A1073">
      <w:pPr>
        <w:pStyle w:val="151"/>
      </w:pPr>
      <w:r w:rsidRPr="00E916BC">
        <w:rPr>
          <w:rFonts w:hint="eastAsia"/>
        </w:rPr>
        <w:t>本研究具體流程如下：</w:t>
      </w:r>
      <w:r w:rsidR="006D7455">
        <w:rPr>
          <w:rFonts w:hint="eastAsia"/>
        </w:rPr>
        <w:t>123</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57D94B54"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58872F22"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52" w:name="_Toc202118593"/>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62615E9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Pr>
          <w:rFonts w:hint="eastAsia"/>
          <w:color w:val="EE0000"/>
        </w:rPr>
        <w:t>釐清產業</w:t>
      </w:r>
      <w:r w:rsidR="006A1586" w:rsidRPr="00CA779F">
        <w:rPr>
          <w:color w:val="EE0000"/>
        </w:rPr>
        <w:t>問題並發展行動意圖</w:t>
      </w:r>
      <w:r w:rsidR="008723AA">
        <w:rPr>
          <w:rFonts w:hint="eastAsia"/>
        </w:rPr>
        <w:t>，並對產業</w:t>
      </w:r>
      <w:r w:rsidR="000D306F" w:rsidRPr="000D306F">
        <w:t>痛點、機會</w:t>
      </w:r>
      <w:r w:rsidR="00C033FB">
        <w:rPr>
          <w:rFonts w:hint="eastAsia"/>
        </w:rPr>
        <w:t>的</w:t>
      </w:r>
      <w:r w:rsidR="000D306F" w:rsidRPr="000D306F">
        <w:t>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347D02" w14:textId="77777777" w:rsidR="00517E12" w:rsidRDefault="00517E12" w:rsidP="00FB06EE">
      <w:pPr>
        <w:spacing w:after="0" w:line="240" w:lineRule="auto"/>
        <w:ind w:firstLine="480"/>
      </w:pPr>
      <w:r>
        <w:separator/>
      </w:r>
    </w:p>
  </w:endnote>
  <w:endnote w:type="continuationSeparator" w:id="0">
    <w:p w14:paraId="76D66455" w14:textId="77777777" w:rsidR="00517E12" w:rsidRDefault="00517E1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0299AE" w14:textId="77777777" w:rsidR="00517E12" w:rsidRDefault="00517E12" w:rsidP="00FB06EE">
      <w:pPr>
        <w:spacing w:after="0" w:line="240" w:lineRule="auto"/>
        <w:ind w:firstLine="480"/>
      </w:pPr>
      <w:r>
        <w:separator/>
      </w:r>
    </w:p>
  </w:footnote>
  <w:footnote w:type="continuationSeparator" w:id="0">
    <w:p w14:paraId="4A3A7491" w14:textId="77777777" w:rsidR="00517E12" w:rsidRDefault="00517E12"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w:t>
        </w:r>
        <w:r w:rsidRPr="00F31069">
          <w:rPr>
            <w:rStyle w:val="af2"/>
            <w:rFonts w:hint="eastAsia"/>
          </w:rPr>
          <w:t>位</w:t>
        </w:r>
        <w:r w:rsidRPr="00F31069">
          <w:rPr>
            <w:rStyle w:val="af2"/>
            <w:rFonts w:hint="eastAsia"/>
          </w:rPr>
          <w:t>轉型及永續發展計畫</w:t>
        </w:r>
      </w:hyperlink>
      <w:r>
        <w:rPr>
          <w:rFonts w:hint="eastAsia"/>
        </w:rPr>
        <w:t>、</w:t>
      </w:r>
      <w:hyperlink r:id="rId5" w:history="1">
        <w:r w:rsidRPr="00F31069">
          <w:rPr>
            <w:rStyle w:val="af2"/>
            <w:rFonts w:hint="eastAsia"/>
          </w:rPr>
          <w:t>中小</w:t>
        </w:r>
        <w:r w:rsidRPr="00F31069">
          <w:rPr>
            <w:rStyle w:val="af2"/>
            <w:rFonts w:hint="eastAsia"/>
          </w:rPr>
          <w:t>微</w:t>
        </w:r>
        <w:r w:rsidRPr="00F31069">
          <w:rPr>
            <w:rStyle w:val="af2"/>
            <w:rFonts w:hint="eastAsia"/>
          </w:rPr>
          <w:t>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BAE"/>
    <w:rsid w:val="00137BCC"/>
    <w:rsid w:val="00137F07"/>
    <w:rsid w:val="00137FDE"/>
    <w:rsid w:val="00140005"/>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F3"/>
    <w:rsid w:val="00665A6A"/>
    <w:rsid w:val="00665A6E"/>
    <w:rsid w:val="00665BBE"/>
    <w:rsid w:val="00665CBA"/>
    <w:rsid w:val="00665CF1"/>
    <w:rsid w:val="00665EE8"/>
    <w:rsid w:val="00666149"/>
    <w:rsid w:val="0066623C"/>
    <w:rsid w:val="00666291"/>
    <w:rsid w:val="0066674A"/>
    <w:rsid w:val="00666793"/>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34A"/>
    <w:rsid w:val="0085441D"/>
    <w:rsid w:val="008547C6"/>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11"/>
    <w:rsid w:val="00944F2C"/>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96A"/>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22</Pages>
  <Words>36524</Words>
  <Characters>208193</Characters>
  <Application>Microsoft Office Word</Application>
  <DocSecurity>0</DocSecurity>
  <Lines>1734</Lines>
  <Paragraphs>488</Paragraphs>
  <ScaleCrop>false</ScaleCrop>
  <Company/>
  <LinksUpToDate>false</LinksUpToDate>
  <CharactersWithSpaces>244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3</cp:revision>
  <cp:lastPrinted>2025-05-19T17:36:00Z</cp:lastPrinted>
  <dcterms:created xsi:type="dcterms:W3CDTF">2025-10-15T07:56:00Z</dcterms:created>
  <dcterms:modified xsi:type="dcterms:W3CDTF">2025-10-20T09:45:00Z</dcterms:modified>
</cp:coreProperties>
</file>